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BDFC750" w14:textId="77777777" w:rsidR="00A872C8" w:rsidRPr="009E253F" w:rsidRDefault="00A872C8" w:rsidP="00A872C8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E253F">
        <w:rPr>
          <w:rFonts w:ascii="Times New Roman" w:hAnsi="Times New Roman" w:cs="Times New Roman"/>
          <w:b/>
          <w:bCs/>
          <w:sz w:val="24"/>
          <w:szCs w:val="24"/>
        </w:rPr>
        <w:t>1.1. Idea Quantified Self: Zbieranie i analiza danych osobistych</w:t>
      </w:r>
    </w:p>
    <w:p w14:paraId="12EE0A3A" w14:textId="77777777" w:rsidR="00A872C8" w:rsidRPr="009E253F" w:rsidRDefault="00A872C8" w:rsidP="00A872C8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E253F">
        <w:rPr>
          <w:rFonts w:ascii="Times New Roman" w:hAnsi="Times New Roman" w:cs="Times New Roman"/>
          <w:b/>
          <w:bCs/>
          <w:sz w:val="24"/>
          <w:szCs w:val="24"/>
        </w:rPr>
        <w:t xml:space="preserve">1.1.1 </w:t>
      </w:r>
      <w:r w:rsidRPr="009502FB">
        <w:rPr>
          <w:rFonts w:ascii="Times New Roman" w:hAnsi="Times New Roman" w:cs="Times New Roman"/>
          <w:b/>
          <w:bCs/>
          <w:sz w:val="24"/>
          <w:szCs w:val="24"/>
        </w:rPr>
        <w:t>Wprowadzenie i kluczowe zagadnienia</w:t>
      </w:r>
    </w:p>
    <w:p w14:paraId="510B1575" w14:textId="77777777" w:rsidR="00A872C8" w:rsidRPr="009E253F" w:rsidRDefault="00A872C8" w:rsidP="00A872C8">
      <w:pPr>
        <w:jc w:val="both"/>
        <w:rPr>
          <w:rFonts w:ascii="Times New Roman" w:hAnsi="Times New Roman" w:cs="Times New Roman"/>
          <w:sz w:val="24"/>
          <w:szCs w:val="24"/>
        </w:rPr>
      </w:pPr>
      <w:r w:rsidRPr="009E253F">
        <w:rPr>
          <w:rFonts w:ascii="Times New Roman" w:hAnsi="Times New Roman" w:cs="Times New Roman"/>
          <w:sz w:val="24"/>
          <w:szCs w:val="24"/>
        </w:rPr>
        <w:t>Koncepcja quantified self odnosi się do zbierania i analizowania danych osobistych. Motywacje stojące za monitorowaniem mogą być różne – od poprawy jakości życia, poprzez podejmowanie bardziej świadomych decyzji, optymalizowanie zachowań i nawyków, eksplorowanie idei lub teorii, aż po czystą ciekawość. Ideę quantified self można podsumować frazą: „samopoznanie poprzez liczby”. Termin ten został po raz pierwszy wprowadzony przez Gary'ego Wolfa i Kevina Kelly'ego w 2007 roku, zainspirowanych obserwacjami ludzi, którzy śledzili ilościowe pomiary, takie jak waga, spożycie kalorii, wydatki czy nastrój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  <w:r w:rsidRPr="009E253F">
        <w:rPr>
          <w:rFonts w:ascii="Times New Roman" w:hAnsi="Times New Roman" w:cs="Times New Roman"/>
          <w:sz w:val="24"/>
          <w:szCs w:val="24"/>
        </w:rPr>
        <w:t xml:space="preserve">. Chociaż praktyka </w:t>
      </w:r>
      <w:r>
        <w:rPr>
          <w:rFonts w:ascii="Times New Roman" w:hAnsi="Times New Roman" w:cs="Times New Roman"/>
          <w:sz w:val="24"/>
          <w:szCs w:val="24"/>
        </w:rPr>
        <w:t>monitorowania danych osobistych</w:t>
      </w:r>
      <w:r w:rsidRPr="009E253F">
        <w:rPr>
          <w:rFonts w:ascii="Times New Roman" w:hAnsi="Times New Roman" w:cs="Times New Roman"/>
          <w:sz w:val="24"/>
          <w:szCs w:val="24"/>
        </w:rPr>
        <w:t xml:space="preserve"> jest stosowana od </w:t>
      </w:r>
      <w:r>
        <w:rPr>
          <w:rFonts w:ascii="Times New Roman" w:hAnsi="Times New Roman" w:cs="Times New Roman"/>
          <w:sz w:val="24"/>
          <w:szCs w:val="24"/>
        </w:rPr>
        <w:t>wielu</w:t>
      </w:r>
      <w:r w:rsidRPr="009E253F">
        <w:rPr>
          <w:rFonts w:ascii="Times New Roman" w:hAnsi="Times New Roman" w:cs="Times New Roman"/>
          <w:sz w:val="24"/>
          <w:szCs w:val="24"/>
        </w:rPr>
        <w:t xml:space="preserve"> lat jako narzędzie samodoskonalenia, to właśnie ostatnie osiągnięcia technologiczne – zwłaszcza w zakresie przechowywania i przetwarzania danych oraz zaawansowanych sensorów biometrycznych – wyniosły analitykę osobistą na nowy poziom popularności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  <w:r w:rsidRPr="009E253F">
        <w:rPr>
          <w:rFonts w:ascii="Times New Roman" w:hAnsi="Times New Roman" w:cs="Times New Roman"/>
          <w:sz w:val="24"/>
          <w:szCs w:val="24"/>
        </w:rPr>
        <w:t>.</w:t>
      </w:r>
    </w:p>
    <w:p w14:paraId="314300CC" w14:textId="77777777" w:rsidR="00A872C8" w:rsidRPr="009E253F" w:rsidRDefault="00A872C8" w:rsidP="00A872C8">
      <w:pPr>
        <w:jc w:val="both"/>
        <w:rPr>
          <w:rFonts w:ascii="Times New Roman" w:hAnsi="Times New Roman" w:cs="Times New Roman"/>
          <w:sz w:val="24"/>
          <w:szCs w:val="24"/>
        </w:rPr>
      </w:pPr>
      <w:r w:rsidRPr="009E253F">
        <w:rPr>
          <w:rFonts w:ascii="Times New Roman" w:hAnsi="Times New Roman" w:cs="Times New Roman"/>
          <w:sz w:val="24"/>
          <w:szCs w:val="24"/>
        </w:rPr>
        <w:t xml:space="preserve">Wielu badaczy, inżynierów i informatyków eksperymentowało z technologiami cyfrowymi, w szczególności komputerami </w:t>
      </w:r>
      <w:r>
        <w:rPr>
          <w:rFonts w:ascii="Times New Roman" w:hAnsi="Times New Roman" w:cs="Times New Roman"/>
          <w:sz w:val="24"/>
          <w:szCs w:val="24"/>
        </w:rPr>
        <w:t>ubieralnymi</w:t>
      </w:r>
      <w:r w:rsidRPr="009E253F">
        <w:rPr>
          <w:rFonts w:ascii="Times New Roman" w:hAnsi="Times New Roman" w:cs="Times New Roman"/>
          <w:sz w:val="24"/>
          <w:szCs w:val="24"/>
        </w:rPr>
        <w:t>, w celu monitorowania osobistego. Jednym z najwcześniejszych pionierów był kanadyjski inżynier Steve Mann, często nazywany „ojcem komputerów ubieralnych”. Mann rozpoczął eksperymenty z komputerami noszonymi w latach 70. i zbudował swój pierwszy komputer ubieralny mając 12 lat. Do lat 80. używał tych urządzeń do rejestrowania informacji o swoich codziennych aktywnościach. Jego praca wykraczała poza proste monitorowanie; wyobrażał sobie technologię ubieralną jako sposób na stworzenie tego, co nazwał „rzeczywistością modyfikowaną”</w:t>
      </w:r>
      <w:r>
        <w:rPr>
          <w:rFonts w:ascii="Times New Roman" w:hAnsi="Times New Roman" w:cs="Times New Roman"/>
          <w:sz w:val="24"/>
          <w:szCs w:val="24"/>
        </w:rPr>
        <w:t xml:space="preserve"> (en. „mediated reality”)</w:t>
      </w:r>
      <w:r w:rsidRPr="009E253F">
        <w:rPr>
          <w:rFonts w:ascii="Times New Roman" w:hAnsi="Times New Roman" w:cs="Times New Roman"/>
          <w:sz w:val="24"/>
          <w:szCs w:val="24"/>
        </w:rPr>
        <w:t xml:space="preserve"> – zdolność do zmiany lub ulepszania doświadczeń sensorycznych poprzez cyfrow</w:t>
      </w:r>
      <w:r>
        <w:rPr>
          <w:rFonts w:ascii="Times New Roman" w:hAnsi="Times New Roman" w:cs="Times New Roman"/>
          <w:sz w:val="24"/>
          <w:szCs w:val="24"/>
        </w:rPr>
        <w:t>ą augmentację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Pr="009E253F">
        <w:rPr>
          <w:rFonts w:ascii="Times New Roman" w:hAnsi="Times New Roman" w:cs="Times New Roman"/>
          <w:sz w:val="24"/>
          <w:szCs w:val="24"/>
        </w:rPr>
        <w:t>. W 1992 roku Mann założył Projekt Wearable Computing na MIT, gdzie kontynuował rozwój i doskonalenie swojej wizji technologii ubieralnej. W połowie lat 90. jego urządzenia były zdolne do ciągłego rejestrowania i transmitowania jego działań za pomocą czegoś, co nazwał „Wearable Wireless Webcam” – umożliwiając transmisję na żywo ze swojego życia. W 1998 roku Mann wynalazł smartwatcha, co stanowiło wczesną formę lifeloggingu, rejestrującą zarówno jego otoczenie, jak i dane osobiste, i skutecznie demonstrującą potencjał urządzeń ubieralnych w</w:t>
      </w:r>
      <w:r>
        <w:rPr>
          <w:rFonts w:ascii="Times New Roman" w:hAnsi="Times New Roman" w:cs="Times New Roman"/>
          <w:sz w:val="24"/>
          <w:szCs w:val="24"/>
        </w:rPr>
        <w:t xml:space="preserve"> kontekście zbierania i analizy danych osobistych</w:t>
      </w:r>
      <w:r w:rsidRPr="009E253F">
        <w:rPr>
          <w:rFonts w:ascii="Times New Roman" w:hAnsi="Times New Roman" w:cs="Times New Roman"/>
          <w:sz w:val="24"/>
          <w:szCs w:val="24"/>
        </w:rPr>
        <w:t>.</w:t>
      </w:r>
    </w:p>
    <w:p w14:paraId="72825D09" w14:textId="77777777" w:rsidR="00A872C8" w:rsidRPr="009E253F" w:rsidRDefault="00A872C8" w:rsidP="00A872C8">
      <w:pPr>
        <w:jc w:val="both"/>
        <w:rPr>
          <w:rFonts w:ascii="Times New Roman" w:hAnsi="Times New Roman" w:cs="Times New Roman"/>
          <w:sz w:val="24"/>
          <w:szCs w:val="24"/>
        </w:rPr>
      </w:pPr>
      <w:r w:rsidRPr="009E253F">
        <w:rPr>
          <w:rFonts w:ascii="Times New Roman" w:hAnsi="Times New Roman" w:cs="Times New Roman"/>
          <w:sz w:val="24"/>
          <w:szCs w:val="24"/>
        </w:rPr>
        <w:t xml:space="preserve">Historycznie, osoby zainteresowane monitorowaniem własnych danych korzystały z papieru i długopisu do śledzenia osobistych metryk. Jednakże rozwój technologii radykalnie zmienił sposób, w jaki zbieramy i analizujemy dane na swój temat. Nowoczesne smartfony są wyposażone w </w:t>
      </w:r>
      <w:r>
        <w:rPr>
          <w:rFonts w:ascii="Times New Roman" w:hAnsi="Times New Roman" w:cs="Times New Roman"/>
          <w:sz w:val="24"/>
          <w:szCs w:val="24"/>
        </w:rPr>
        <w:t>wiele</w:t>
      </w:r>
      <w:r w:rsidRPr="009E253F">
        <w:rPr>
          <w:rFonts w:ascii="Times New Roman" w:hAnsi="Times New Roman" w:cs="Times New Roman"/>
          <w:sz w:val="24"/>
          <w:szCs w:val="24"/>
        </w:rPr>
        <w:t xml:space="preserve"> sensorów, które umożliwiają </w:t>
      </w:r>
      <w:r>
        <w:rPr>
          <w:rFonts w:ascii="Times New Roman" w:hAnsi="Times New Roman" w:cs="Times New Roman"/>
          <w:sz w:val="24"/>
          <w:szCs w:val="24"/>
        </w:rPr>
        <w:t>zbieranie</w:t>
      </w:r>
      <w:r w:rsidRPr="009E253F">
        <w:rPr>
          <w:rFonts w:ascii="Times New Roman" w:hAnsi="Times New Roman" w:cs="Times New Roman"/>
          <w:sz w:val="24"/>
          <w:szCs w:val="24"/>
        </w:rPr>
        <w:t xml:space="preserve"> różnych </w:t>
      </w:r>
      <w:r>
        <w:rPr>
          <w:rFonts w:ascii="Times New Roman" w:hAnsi="Times New Roman" w:cs="Times New Roman"/>
          <w:sz w:val="24"/>
          <w:szCs w:val="24"/>
        </w:rPr>
        <w:t>zmiennych</w:t>
      </w:r>
      <w:r w:rsidRPr="009E253F">
        <w:rPr>
          <w:rFonts w:ascii="Times New Roman" w:hAnsi="Times New Roman" w:cs="Times New Roman"/>
          <w:sz w:val="24"/>
          <w:szCs w:val="24"/>
        </w:rPr>
        <w:t xml:space="preserve">, takich jak liczba kroków, odległość czy lokalizacja. Rośnie liczba aplikacji mobilnych pomagających użytkownikom monitorować </w:t>
      </w:r>
      <w:r>
        <w:rPr>
          <w:rFonts w:ascii="Times New Roman" w:hAnsi="Times New Roman" w:cs="Times New Roman"/>
          <w:sz w:val="24"/>
          <w:szCs w:val="24"/>
        </w:rPr>
        <w:t>różne</w:t>
      </w:r>
      <w:r w:rsidRPr="009E253F">
        <w:rPr>
          <w:rFonts w:ascii="Times New Roman" w:hAnsi="Times New Roman" w:cs="Times New Roman"/>
          <w:sz w:val="24"/>
          <w:szCs w:val="24"/>
        </w:rPr>
        <w:t xml:space="preserve"> aspekty ich codziennego życia, w tym nastrój, spożycie jedzenia, aktywność fizyczną, dane finansowe i wiele innych.</w:t>
      </w:r>
    </w:p>
    <w:p w14:paraId="0E3814B0" w14:textId="77777777" w:rsidR="00A872C8" w:rsidRPr="009E253F" w:rsidRDefault="00A872C8" w:rsidP="00A872C8">
      <w:pPr>
        <w:jc w:val="both"/>
        <w:rPr>
          <w:rFonts w:ascii="Times New Roman" w:hAnsi="Times New Roman" w:cs="Times New Roman"/>
          <w:sz w:val="24"/>
          <w:szCs w:val="24"/>
        </w:rPr>
      </w:pPr>
      <w:r w:rsidRPr="009E253F">
        <w:rPr>
          <w:rFonts w:ascii="Times New Roman" w:hAnsi="Times New Roman" w:cs="Times New Roman"/>
          <w:sz w:val="24"/>
          <w:szCs w:val="24"/>
        </w:rPr>
        <w:t xml:space="preserve">Być może najważniejszym katalizatorem w rozwoju i ekspansji ruchu quantified self były innowacje w zakresie sensorów biometrycznych. Urządzenia ubieralne, takie jak smartwatche i </w:t>
      </w:r>
      <w:r>
        <w:rPr>
          <w:rFonts w:ascii="Times New Roman" w:hAnsi="Times New Roman" w:cs="Times New Roman"/>
          <w:sz w:val="24"/>
          <w:szCs w:val="24"/>
        </w:rPr>
        <w:t>opaski</w:t>
      </w:r>
      <w:r w:rsidRPr="009E253F">
        <w:rPr>
          <w:rFonts w:ascii="Times New Roman" w:hAnsi="Times New Roman" w:cs="Times New Roman"/>
          <w:sz w:val="24"/>
          <w:szCs w:val="24"/>
        </w:rPr>
        <w:t xml:space="preserve"> fitness, pozwalają teraz na monitorowanie wielu wskaźników zdrowotnych, takich jak zmienność tętna, poziom tlenu we krwi czy temperatura ciała. Urządzenia te wykorzystują </w:t>
      </w:r>
      <w:r w:rsidRPr="009E253F">
        <w:rPr>
          <w:rFonts w:ascii="Times New Roman" w:hAnsi="Times New Roman" w:cs="Times New Roman"/>
          <w:sz w:val="24"/>
          <w:szCs w:val="24"/>
        </w:rPr>
        <w:lastRenderedPageBreak/>
        <w:t xml:space="preserve">algorytmy, które przetwarzają dane z sensorów zewnętrznych, takich jak akcelerometry i żyroskopy, przekształcając surowe dane ruchu w przydatne </w:t>
      </w:r>
      <w:r>
        <w:rPr>
          <w:rFonts w:ascii="Times New Roman" w:hAnsi="Times New Roman" w:cs="Times New Roman"/>
          <w:sz w:val="24"/>
          <w:szCs w:val="24"/>
        </w:rPr>
        <w:t>informacje</w:t>
      </w:r>
      <w:r w:rsidRPr="009E253F">
        <w:rPr>
          <w:rFonts w:ascii="Times New Roman" w:hAnsi="Times New Roman" w:cs="Times New Roman"/>
          <w:sz w:val="24"/>
          <w:szCs w:val="24"/>
        </w:rPr>
        <w:t>, takie jak</w:t>
      </w:r>
      <w:r>
        <w:rPr>
          <w:rFonts w:ascii="Times New Roman" w:hAnsi="Times New Roman" w:cs="Times New Roman"/>
          <w:sz w:val="24"/>
          <w:szCs w:val="24"/>
        </w:rPr>
        <w:t xml:space="preserve"> dzienna</w:t>
      </w:r>
      <w:r w:rsidRPr="009E253F">
        <w:rPr>
          <w:rFonts w:ascii="Times New Roman" w:hAnsi="Times New Roman" w:cs="Times New Roman"/>
          <w:sz w:val="24"/>
          <w:szCs w:val="24"/>
        </w:rPr>
        <w:t xml:space="preserve"> liczba kroków </w:t>
      </w:r>
      <w:r>
        <w:rPr>
          <w:rFonts w:ascii="Times New Roman" w:hAnsi="Times New Roman" w:cs="Times New Roman"/>
          <w:sz w:val="24"/>
          <w:szCs w:val="24"/>
        </w:rPr>
        <w:t>lub</w:t>
      </w:r>
      <w:r w:rsidRPr="009E253F">
        <w:rPr>
          <w:rFonts w:ascii="Times New Roman" w:hAnsi="Times New Roman" w:cs="Times New Roman"/>
          <w:sz w:val="24"/>
          <w:szCs w:val="24"/>
        </w:rPr>
        <w:t xml:space="preserve"> klasyfikacja </w:t>
      </w:r>
      <w:r>
        <w:rPr>
          <w:rFonts w:ascii="Times New Roman" w:hAnsi="Times New Roman" w:cs="Times New Roman"/>
          <w:sz w:val="24"/>
          <w:szCs w:val="24"/>
        </w:rPr>
        <w:t xml:space="preserve">wykonywanego </w:t>
      </w:r>
      <w:r w:rsidRPr="009E253F">
        <w:rPr>
          <w:rFonts w:ascii="Times New Roman" w:hAnsi="Times New Roman" w:cs="Times New Roman"/>
          <w:sz w:val="24"/>
          <w:szCs w:val="24"/>
        </w:rPr>
        <w:t>ruchu</w:t>
      </w:r>
      <w:r>
        <w:rPr>
          <w:rFonts w:ascii="Times New Roman" w:hAnsi="Times New Roman" w:cs="Times New Roman"/>
          <w:sz w:val="24"/>
          <w:szCs w:val="24"/>
        </w:rPr>
        <w:t xml:space="preserve"> (np</w:t>
      </w:r>
      <w:r w:rsidRPr="009E253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cios w boksie).</w:t>
      </w:r>
      <w:r w:rsidRPr="009E253F">
        <w:rPr>
          <w:rFonts w:ascii="Times New Roman" w:hAnsi="Times New Roman" w:cs="Times New Roman"/>
          <w:sz w:val="24"/>
          <w:szCs w:val="24"/>
        </w:rPr>
        <w:t xml:space="preserve"> Dodatkowo, wiele urządzeń ubieralnych jest wyposażonych w sensory monitorujące s</w:t>
      </w:r>
      <w:r>
        <w:rPr>
          <w:rFonts w:ascii="Times New Roman" w:hAnsi="Times New Roman" w:cs="Times New Roman"/>
          <w:sz w:val="24"/>
          <w:szCs w:val="24"/>
        </w:rPr>
        <w:t>en</w:t>
      </w:r>
      <w:r w:rsidRPr="009E253F">
        <w:rPr>
          <w:rFonts w:ascii="Times New Roman" w:hAnsi="Times New Roman" w:cs="Times New Roman"/>
          <w:sz w:val="24"/>
          <w:szCs w:val="24"/>
        </w:rPr>
        <w:t>, oferując użytkownikom cenne informacje na temat jakości i długości ich odpoczynku.</w:t>
      </w:r>
    </w:p>
    <w:p w14:paraId="187E6581" w14:textId="77777777" w:rsidR="00A872C8" w:rsidRPr="009E253F" w:rsidRDefault="00A872C8" w:rsidP="00A872C8">
      <w:pPr>
        <w:jc w:val="both"/>
        <w:rPr>
          <w:rFonts w:ascii="Times New Roman" w:hAnsi="Times New Roman" w:cs="Times New Roman"/>
          <w:sz w:val="24"/>
          <w:szCs w:val="24"/>
        </w:rPr>
      </w:pPr>
      <w:r w:rsidRPr="009E253F">
        <w:rPr>
          <w:rFonts w:ascii="Times New Roman" w:hAnsi="Times New Roman" w:cs="Times New Roman"/>
          <w:sz w:val="24"/>
          <w:szCs w:val="24"/>
        </w:rPr>
        <w:t xml:space="preserve">Urządzenia te nie tylko zbierają surowe dane, ale także generują metryki końcowe, które agregują i upraszczają złożone dane dla użytkowników. Na przykład monitory snu mogą generować „oceny snu”, które podsumowują jego jakość, podczas gdy oceny gotowości oceniają stan fizyczny użytkownika i przygotowanie na nadchodzący dzień na podstawie </w:t>
      </w:r>
      <w:r>
        <w:rPr>
          <w:rFonts w:ascii="Times New Roman" w:hAnsi="Times New Roman" w:cs="Times New Roman"/>
          <w:sz w:val="24"/>
          <w:szCs w:val="24"/>
        </w:rPr>
        <w:t>danych z sensorów biometrycznych</w:t>
      </w:r>
      <w:r w:rsidRPr="009E253F">
        <w:rPr>
          <w:rFonts w:ascii="Times New Roman" w:hAnsi="Times New Roman" w:cs="Times New Roman"/>
          <w:sz w:val="24"/>
          <w:szCs w:val="24"/>
        </w:rPr>
        <w:t>. Metryki te dostarczają wartościowych, użytecznych informacji, przyczyniając się do rosnącej popularności ruchu quantified self i umożliwiając ludziom podejmowanie bardziej świadomych decyzji dotyczących zdrowia i stylu życia.</w:t>
      </w:r>
    </w:p>
    <w:p w14:paraId="4B7873AB" w14:textId="77777777" w:rsidR="00583741" w:rsidRDefault="00583741"/>
    <w:sectPr w:rsidR="00583741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6F2A9C6" w14:textId="77777777" w:rsidR="00C21416" w:rsidRDefault="00C21416" w:rsidP="00A872C8">
      <w:pPr>
        <w:spacing w:after="0" w:line="240" w:lineRule="auto"/>
      </w:pPr>
      <w:r>
        <w:separator/>
      </w:r>
    </w:p>
  </w:endnote>
  <w:endnote w:type="continuationSeparator" w:id="0">
    <w:p w14:paraId="2B3BFE06" w14:textId="77777777" w:rsidR="00C21416" w:rsidRDefault="00C21416" w:rsidP="00A872C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752B8C3" w14:textId="77777777" w:rsidR="00C21416" w:rsidRDefault="00C21416" w:rsidP="00A872C8">
      <w:pPr>
        <w:spacing w:after="0" w:line="240" w:lineRule="auto"/>
      </w:pPr>
      <w:r>
        <w:separator/>
      </w:r>
    </w:p>
  </w:footnote>
  <w:footnote w:type="continuationSeparator" w:id="0">
    <w:p w14:paraId="7DF4F446" w14:textId="77777777" w:rsidR="00C21416" w:rsidRDefault="00C21416" w:rsidP="00A872C8">
      <w:pPr>
        <w:spacing w:after="0" w:line="240" w:lineRule="auto"/>
      </w:pPr>
      <w:r>
        <w:continuationSeparator/>
      </w:r>
    </w:p>
  </w:footnote>
  <w:footnote w:id="1">
    <w:p w14:paraId="4408B6DE" w14:textId="77777777" w:rsidR="00A872C8" w:rsidRPr="000B7E60" w:rsidRDefault="00A872C8" w:rsidP="00A872C8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0B7E60">
        <w:rPr>
          <w:lang w:val="en-US"/>
        </w:rPr>
        <w:t xml:space="preserve"> </w:t>
      </w:r>
      <w:r>
        <w:fldChar w:fldCharType="begin"/>
      </w:r>
      <w:r w:rsidRPr="000B7E60">
        <w:rPr>
          <w:lang w:val="en-US"/>
        </w:rPr>
        <w:instrText xml:space="preserve"> ADDIN ZOTERO_ITEM CSL_CITATION {"citationID":"MtSAnq7i","properties":{"formattedCitation":"Gary Wolf, \\uc0\\u8222{}Know Thyself: Tracking Every Facet of Life, from Sleep to Mood to Pain, 24/7/365\\uc0\\u8221{}, {\\i{}Wired}, dost\\uc0\\u281{}p 12 listopad 2024, https://www.wired.com/2009/06/lbnp-knowthyself/.","plainCitation":"Gary Wolf, „Know Thyself: Tracking Every Facet of Life, from Sleep to Mood to Pain, 24/7/365”, Wired, dostęp 12 listopad 2024, https://www.wired.com/2009/06/lbnp-knowthyself/.","noteIndex":1},"citationItems":[{"id":3,"uris":["http://zotero.org/users/15722138/items/C3YQ6PQT"],"itemData":{"id":3,"type":"article-magazine","abstract":"I got up at 6:20 this morning","container-title":"Wired","ISSN":"1059-1028","language":"en-US","note":"section: tags","source":"www.wired.com","title":"Know Thyself: Tracking Every Facet of Life, from Sleep to Mood to Pain, 24/7/365","title-short":"Know Thyself","URL":"https://www.wired.com/2009/06/lbnp-knowthyself/","author":[{"family":"Wolf","given":"Gary"}],"accessed":{"date-parts":[["2024",11,12]]}}}],"schema":"https://github.com/citation-style-language/schema/raw/master/csl-citation.json"} </w:instrText>
      </w:r>
      <w:r>
        <w:fldChar w:fldCharType="separate"/>
      </w:r>
      <w:r w:rsidRPr="000B7E60">
        <w:rPr>
          <w:rFonts w:ascii="Calibri" w:hAnsi="Calibri" w:cs="Calibri"/>
          <w:kern w:val="0"/>
          <w:lang w:val="en-US"/>
        </w:rPr>
        <w:t xml:space="preserve">Gary Wolf, „Know Thyself: Tracking Every Facet of Life, from Sleep to Mood to Pain, 24/7/365”, </w:t>
      </w:r>
      <w:r w:rsidRPr="000B7E60">
        <w:rPr>
          <w:rFonts w:ascii="Calibri" w:hAnsi="Calibri" w:cs="Calibri"/>
          <w:i/>
          <w:iCs/>
          <w:kern w:val="0"/>
          <w:lang w:val="en-US"/>
        </w:rPr>
        <w:t>Wired</w:t>
      </w:r>
      <w:r w:rsidRPr="000B7E60">
        <w:rPr>
          <w:rFonts w:ascii="Calibri" w:hAnsi="Calibri" w:cs="Calibri"/>
          <w:kern w:val="0"/>
          <w:lang w:val="en-US"/>
        </w:rPr>
        <w:t>, dostęp 12 listopad 2024, https://www.wired.com/2009/06/lbnp-knowthyself/.</w:t>
      </w:r>
      <w:r>
        <w:fldChar w:fldCharType="end"/>
      </w:r>
    </w:p>
  </w:footnote>
  <w:footnote w:id="2">
    <w:p w14:paraId="1D5C348C" w14:textId="77777777" w:rsidR="00A872C8" w:rsidRPr="000B7E60" w:rsidRDefault="00A872C8" w:rsidP="00A872C8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0B7E60">
        <w:rPr>
          <w:lang w:val="en-US"/>
        </w:rPr>
        <w:t xml:space="preserve"> </w:t>
      </w:r>
      <w:r>
        <w:fldChar w:fldCharType="begin"/>
      </w:r>
      <w:r w:rsidRPr="000B7E60">
        <w:rPr>
          <w:lang w:val="en-US"/>
        </w:rPr>
        <w:instrText xml:space="preserve"> ADDIN ZOTERO_ITEM CSL_CITATION {"citationID":"HMRnPzbQ","properties":{"formattedCitation":"Deborah Lupton, {\\i{}The Quantified Self: A Sociology of Self-Tracking} (Cambridge, UK: Polity, 2016).","plainCitation":"Deborah Lupton, The Quantified Self: A Sociology of Self-Tracking (Cambridge, UK: Polity, 2016).","noteIndex":2},"citationItems":[{"id":1,"uris":["http://zotero.org/users/15722138/items/V5MUJSP9"],"itemData":{"id":1,"type":"book","event-place":"Cambridge, UK","ISBN":"978-1-5095-0059-8","language":"eng","publisher":"Polity","publisher-place":"Cambridge, UK","source":"BnF ISBN","title":"The quantified self: a sociology of self-tracking","title-short":"The quantified self","author":[{"family":"Lupton","given":"Deborah"}],"issued":{"date-parts":[["2016"]]}}}],"schema":"https://github.com/citation-style-language/schema/raw/master/csl-citation.json"} </w:instrText>
      </w:r>
      <w:r>
        <w:fldChar w:fldCharType="separate"/>
      </w:r>
      <w:r w:rsidRPr="000B7E60">
        <w:rPr>
          <w:rFonts w:ascii="Calibri" w:hAnsi="Calibri" w:cs="Calibri"/>
          <w:kern w:val="0"/>
          <w:lang w:val="en-US"/>
        </w:rPr>
        <w:t xml:space="preserve">Deborah Lupton, </w:t>
      </w:r>
      <w:r w:rsidRPr="000B7E60">
        <w:rPr>
          <w:rFonts w:ascii="Calibri" w:hAnsi="Calibri" w:cs="Calibri"/>
          <w:i/>
          <w:iCs/>
          <w:kern w:val="0"/>
          <w:lang w:val="en-US"/>
        </w:rPr>
        <w:t>The Quantified Self: A Sociology of Self-Tracking</w:t>
      </w:r>
      <w:r w:rsidRPr="000B7E60">
        <w:rPr>
          <w:rFonts w:ascii="Calibri" w:hAnsi="Calibri" w:cs="Calibri"/>
          <w:kern w:val="0"/>
          <w:lang w:val="en-US"/>
        </w:rPr>
        <w:t xml:space="preserve"> (Cambridge, UK: Polity, 2016).</w:t>
      </w:r>
      <w:r>
        <w:fldChar w:fldCharType="end"/>
      </w:r>
    </w:p>
  </w:footnote>
  <w:footnote w:id="3">
    <w:p w14:paraId="7558A6CA" w14:textId="77777777" w:rsidR="00A872C8" w:rsidRPr="000B7E60" w:rsidRDefault="00A872C8" w:rsidP="00A872C8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0B7E60">
        <w:rPr>
          <w:lang w:val="en-US"/>
        </w:rPr>
        <w:t xml:space="preserve"> </w:t>
      </w:r>
      <w:r>
        <w:fldChar w:fldCharType="begin"/>
      </w:r>
      <w:r w:rsidRPr="000B7E60">
        <w:rPr>
          <w:lang w:val="en-US"/>
        </w:rPr>
        <w:instrText xml:space="preserve"> ADDIN ZOTERO_ITEM CSL_CITATION {"citationID":"PuYcUJpC","properties":{"formattedCitation":"Steve Mann, \\uc0\\u8222{}Mediated Reality\\uc0\\u8221{}, {\\i{}Linux Journal} 1999, nr 59es (1 marzec 1999): 5-es.","plainCitation":"Steve Mann, „Mediated Reality”, Linux Journal 1999, nr 59es (1 marzec 1999): 5-es.","noteIndex":3},"citationItems":[{"id":2,"uris":["http://zotero.org/users/15722138/items/IWCSCUCK"],"itemData":{"id":2,"type":"article-journal","abstract":"University of Toronto RWM Project: Dr. Mann describes his WearComp (\"Wearable Computer\") invention as a tool for \"Mediated Reality\". WearComp originated in the context of photographic tools as true extensions of the mind and body and evolved into a philosophical basis for self-determination, characteristic of the Linux operating system that runs on WearComp.","container-title":"Linux Journal","ISSN":"1075-3583","issue":"59es","page":"5–es","source":"ACM Digital Library","title":"Mediated Reality","volume":"1999","author":[{"family":"Mann","given":"Steve"}],"issued":{"date-parts":[["1999",3,1]]}}}],"schema":"https://github.com/citation-style-language/schema/raw/master/csl-citation.json"} </w:instrText>
      </w:r>
      <w:r>
        <w:fldChar w:fldCharType="separate"/>
      </w:r>
      <w:r w:rsidRPr="000B7E60">
        <w:rPr>
          <w:rFonts w:ascii="Calibri" w:hAnsi="Calibri" w:cs="Calibri"/>
          <w:kern w:val="0"/>
          <w:lang w:val="en-US"/>
        </w:rPr>
        <w:t xml:space="preserve">Steve Mann, „Mediated Reality”, </w:t>
      </w:r>
      <w:r w:rsidRPr="000B7E60">
        <w:rPr>
          <w:rFonts w:ascii="Calibri" w:hAnsi="Calibri" w:cs="Calibri"/>
          <w:i/>
          <w:iCs/>
          <w:kern w:val="0"/>
          <w:lang w:val="en-US"/>
        </w:rPr>
        <w:t>Linux Journal</w:t>
      </w:r>
      <w:r w:rsidRPr="000B7E60">
        <w:rPr>
          <w:rFonts w:ascii="Calibri" w:hAnsi="Calibri" w:cs="Calibri"/>
          <w:kern w:val="0"/>
          <w:lang w:val="en-US"/>
        </w:rPr>
        <w:t xml:space="preserve"> 1999, nr 59es (1 marzec 1999): 5-es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28C8"/>
    <w:rsid w:val="000158E3"/>
    <w:rsid w:val="00583741"/>
    <w:rsid w:val="00A429F1"/>
    <w:rsid w:val="00A872C8"/>
    <w:rsid w:val="00C21416"/>
    <w:rsid w:val="00E95457"/>
    <w:rsid w:val="00F92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3441AC2-0DE3-4A5A-91A0-5B5CB348D0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pl-P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872C8"/>
  </w:style>
  <w:style w:type="paragraph" w:styleId="Heading1">
    <w:name w:val="heading 1"/>
    <w:basedOn w:val="Normal"/>
    <w:next w:val="Normal"/>
    <w:link w:val="Heading1Char"/>
    <w:uiPriority w:val="9"/>
    <w:qFormat/>
    <w:rsid w:val="00F928C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928C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28C8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928C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928C8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928C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928C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928C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928C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28C8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928C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28C8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928C8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928C8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928C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928C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928C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928C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F928C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28C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F928C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928C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F928C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928C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F928C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928C8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928C8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928C8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F928C8"/>
    <w:rPr>
      <w:b/>
      <w:bCs/>
      <w:smallCaps/>
      <w:color w:val="2F5496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872C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872C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872C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akiet 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622</Words>
  <Characters>3735</Characters>
  <Application>Microsoft Office Word</Application>
  <DocSecurity>0</DocSecurity>
  <Lines>31</Lines>
  <Paragraphs>8</Paragraphs>
  <ScaleCrop>false</ScaleCrop>
  <Company/>
  <LinksUpToDate>false</LinksUpToDate>
  <CharactersWithSpaces>4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ba Gorgoń</dc:creator>
  <cp:keywords/>
  <dc:description/>
  <cp:lastModifiedBy>Kuba Gorgoń</cp:lastModifiedBy>
  <cp:revision>2</cp:revision>
  <dcterms:created xsi:type="dcterms:W3CDTF">2024-11-27T18:48:00Z</dcterms:created>
  <dcterms:modified xsi:type="dcterms:W3CDTF">2024-11-27T18:49:00Z</dcterms:modified>
</cp:coreProperties>
</file>